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iCs w:val="0"/>
        </w:rPr>
        <w:t>playlists</w:t>
      </w:r>
      <w:proofErr w:type="gramEnd"/>
      <w:r w:rsidR="007D5138">
        <w:t>.</w:t>
      </w:r>
      <w:r w:rsidR="008270E3">
        <w:t xml:space="preserve"> A partir desse estudo, é gerado </w:t>
      </w:r>
      <w:proofErr w:type="gramStart"/>
      <w:r w:rsidR="008270E3" w:rsidRPr="008270E3">
        <w:rPr>
          <w:i/>
          <w:iCs w:val="0"/>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iCs w:val="0"/>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F40AF8">
        <w:rPr>
          <w:i/>
          <w:iCs w:val="0"/>
        </w:rPr>
        <w:t>machine</w:t>
      </w:r>
      <w:proofErr w:type="spellEnd"/>
      <w:r w:rsidR="00353413" w:rsidRPr="00F40AF8">
        <w:rPr>
          <w:i/>
          <w:iCs w:val="0"/>
        </w:rPr>
        <w:t xml:space="preserve"> </w:t>
      </w:r>
      <w:proofErr w:type="spellStart"/>
      <w:r w:rsidR="00353413" w:rsidRPr="00F40AF8">
        <w:rPr>
          <w:i/>
          <w:iCs w:val="0"/>
        </w:rPr>
        <w:t>learning</w:t>
      </w:r>
      <w:proofErr w:type="spellEnd"/>
      <w:r>
        <w:t xml:space="preserve"> como:</w:t>
      </w:r>
      <w:r w:rsidRPr="00516903">
        <w:t xml:space="preserve"> </w:t>
      </w:r>
      <w:proofErr w:type="spellStart"/>
      <w:r w:rsidRPr="00890C98">
        <w:rPr>
          <w:i/>
          <w:iCs w:val="0"/>
        </w:rPr>
        <w:t>Logistic</w:t>
      </w:r>
      <w:proofErr w:type="spellEnd"/>
      <w:r w:rsidRPr="00890C98">
        <w:rPr>
          <w:i/>
          <w:iCs w:val="0"/>
        </w:rPr>
        <w:t xml:space="preserve"> </w:t>
      </w:r>
      <w:proofErr w:type="spellStart"/>
      <w:r w:rsidRPr="00890C98">
        <w:rPr>
          <w:i/>
          <w:iCs w:val="0"/>
        </w:rPr>
        <w:t>Regression</w:t>
      </w:r>
      <w:proofErr w:type="spellEnd"/>
      <w:r>
        <w:t xml:space="preserve">, </w:t>
      </w:r>
      <w:proofErr w:type="spellStart"/>
      <w:r w:rsidRPr="00CC6DE7">
        <w:rPr>
          <w:i/>
          <w:iCs w:val="0"/>
        </w:rPr>
        <w:t>both</w:t>
      </w:r>
      <w:proofErr w:type="spellEnd"/>
      <w:r w:rsidRPr="00CC6DE7">
        <w:rPr>
          <w:i/>
          <w:iCs w:val="0"/>
        </w:rPr>
        <w:t xml:space="preserve"> </w:t>
      </w:r>
      <w:proofErr w:type="spellStart"/>
      <w:r w:rsidRPr="00CC6DE7">
        <w:rPr>
          <w:i/>
          <w:iCs w:val="0"/>
        </w:rPr>
        <w:t>fuzzy</w:t>
      </w:r>
      <w:proofErr w:type="spellEnd"/>
      <w:r>
        <w:t xml:space="preserve"> e </w:t>
      </w:r>
      <w:r w:rsidRPr="00CC6DE7">
        <w:rPr>
          <w:i/>
          <w:iCs w:val="0"/>
        </w:rPr>
        <w:t xml:space="preserve">hard </w:t>
      </w:r>
      <w:proofErr w:type="spellStart"/>
      <w:r w:rsidRPr="00CC6DE7">
        <w:rPr>
          <w:i/>
          <w:iCs w:val="0"/>
        </w:rPr>
        <w:t>Clustering</w:t>
      </w:r>
      <w:proofErr w:type="spellEnd"/>
      <w:r>
        <w:t xml:space="preserve">, mas os melhores resultados foram obtidos utilizando o </w:t>
      </w:r>
      <w:proofErr w:type="spellStart"/>
      <w:r w:rsidRPr="00E1223E">
        <w:rPr>
          <w:i/>
          <w:iCs w:val="0"/>
        </w:rPr>
        <w:t>Random</w:t>
      </w:r>
      <w:proofErr w:type="spellEnd"/>
      <w:r w:rsidRPr="00E1223E">
        <w:rPr>
          <w:i/>
          <w:iCs w:val="0"/>
        </w:rPr>
        <w:t xml:space="preserve"> Forest </w:t>
      </w:r>
      <w:proofErr w:type="spellStart"/>
      <w:r w:rsidRPr="00E1223E">
        <w:rPr>
          <w:i/>
          <w:iCs w:val="0"/>
        </w:rPr>
        <w:t>classifier</w:t>
      </w:r>
      <w:proofErr w:type="spellEnd"/>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iCs w:val="0"/>
        </w:rPr>
        <w:t>playlists</w:t>
      </w:r>
      <w:proofErr w:type="gramEnd"/>
      <w:r>
        <w:t xml:space="preserve"> geradas pelos sistemas. As </w:t>
      </w:r>
      <w:proofErr w:type="gramStart"/>
      <w:r w:rsidRPr="007C0B4D">
        <w:rPr>
          <w:i/>
          <w:iCs w:val="0"/>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iCs w:val="0"/>
        </w:rPr>
        <w:t>playlist</w:t>
      </w:r>
      <w:proofErr w:type="gramEnd"/>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13375CEA" w:rsidR="002657F3" w:rsidRPr="00E4071D" w:rsidRDefault="002657F3" w:rsidP="00B550F0">
      <w:r>
        <w:tab/>
        <w:t xml:space="preserve">- </w:t>
      </w:r>
      <w:proofErr w:type="gramStart"/>
      <w:r>
        <w:t>parece</w:t>
      </w:r>
      <w:proofErr w:type="gramEnd"/>
      <w:r>
        <w:t xml:space="preserv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seguintes questões:</w:t>
      </w:r>
    </w:p>
    <w:p w14:paraId="1E1D35A7" w14:textId="3B2E08D7" w:rsidR="003339D8" w:rsidRDefault="003339D8" w:rsidP="00324E6A">
      <w:pPr>
        <w:pStyle w:val="PargrafodaLista"/>
        <w:numPr>
          <w:ilvl w:val="0"/>
          <w:numId w:val="39"/>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24E6A">
      <w:pPr>
        <w:pStyle w:val="PargrafodaLista"/>
        <w:numPr>
          <w:ilvl w:val="0"/>
          <w:numId w:val="39"/>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E62566E" w:rsidR="003339D8" w:rsidRDefault="003534C8" w:rsidP="00324E6A">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648EDE5A" w14:textId="010D9B1C" w:rsidR="0053040E" w:rsidRDefault="00B87B98" w:rsidP="0053040E">
      <w:r>
        <w:tab/>
      </w:r>
      <w:r w:rsidR="0053040E">
        <w:t>Nessa seção será apresentado o conteúdo divido nas 3 questões</w:t>
      </w:r>
      <w:r w:rsidR="003C3087">
        <w:t xml:space="preserve"> que o artigo revisado busca resolver</w:t>
      </w:r>
      <w:r w:rsidR="0053040E">
        <w:t>.</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proofErr w:type="spellStart"/>
      <w:r w:rsidR="0072555C" w:rsidRPr="00E40D0B">
        <w:rPr>
          <w:i/>
          <w:iCs w:val="0"/>
        </w:rPr>
        <w:t>auto-tagging</w:t>
      </w:r>
      <w:proofErr w:type="spellEnd"/>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2F70B9EA" w14:textId="059D3906" w:rsidR="0053040E" w:rsidRPr="0084499B"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C6601">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 xml:space="preserve">radial </w:t>
      </w:r>
      <w:proofErr w:type="spellStart"/>
      <w:r w:rsidR="00EF61EA" w:rsidRPr="005F17F6">
        <w:rPr>
          <w:i/>
          <w:iCs w:val="0"/>
        </w:rPr>
        <w:t>basis</w:t>
      </w:r>
      <w:proofErr w:type="spellEnd"/>
      <w:r w:rsidR="00EF61EA" w:rsidRPr="005F17F6">
        <w:rPr>
          <w:i/>
          <w:iCs w:val="0"/>
        </w:rPr>
        <w:t xml:space="preserve"> </w:t>
      </w:r>
      <w:proofErr w:type="spellStart"/>
      <w:r w:rsidR="00EF61EA" w:rsidRPr="005F17F6">
        <w:rPr>
          <w:i/>
          <w:iCs w:val="0"/>
        </w:rPr>
        <w:t>function</w:t>
      </w:r>
      <w:proofErr w:type="spellEnd"/>
      <w:r w:rsidR="00EF61EA">
        <w:t xml:space="preserve"> (RBF) e </w:t>
      </w:r>
      <w:proofErr w:type="spellStart"/>
      <w:r w:rsidR="00EF61EA" w:rsidRPr="005F17F6">
        <w:rPr>
          <w:i/>
          <w:iCs w:val="0"/>
        </w:rPr>
        <w:t>support</w:t>
      </w:r>
      <w:proofErr w:type="spellEnd"/>
      <w:r w:rsidR="00EF61EA" w:rsidRPr="005F17F6">
        <w:rPr>
          <w:i/>
          <w:iCs w:val="0"/>
        </w:rPr>
        <w:t xml:space="preserve"> vector </w:t>
      </w:r>
      <w:proofErr w:type="spellStart"/>
      <w:r w:rsidR="00EF61EA" w:rsidRPr="005F17F6">
        <w:rPr>
          <w:i/>
          <w:iCs w:val="0"/>
        </w:rPr>
        <w:t>machine</w:t>
      </w:r>
      <w:proofErr w:type="spellEnd"/>
      <w:r w:rsidR="00EF61EA">
        <w:t xml:space="preserve"> (SVM).</w:t>
      </w:r>
      <w:r w:rsidR="005C5699">
        <w:t xml:space="preserve"> Dado os problemas com dados negativos nas classificações binarias, foi utilizado a técnica </w:t>
      </w:r>
      <w:proofErr w:type="spellStart"/>
      <w:r w:rsidR="005C5699" w:rsidRPr="009E767C">
        <w:rPr>
          <w:i/>
          <w:iCs w:val="0"/>
        </w:rPr>
        <w:t>EasyEnsemble</w:t>
      </w:r>
      <w:proofErr w:type="spellEnd"/>
      <w:r w:rsidR="005C5699">
        <w:t xml:space="preserve"> para neutralizar os dados.</w:t>
      </w:r>
      <w:r w:rsidR="000B43F3">
        <w:t xml:space="preserve"> </w:t>
      </w:r>
      <w:r w:rsidR="00D500DD">
        <w:t>Por fim,</w:t>
      </w:r>
      <w:r w:rsidR="000B43F3">
        <w:t xml:space="preserve"> para medir a precisão das </w:t>
      </w:r>
      <w:proofErr w:type="spellStart"/>
      <w:r w:rsidR="000B43F3">
        <w:t>tags</w:t>
      </w:r>
      <w:proofErr w:type="spellEnd"/>
      <w:r w:rsidR="000B43F3">
        <w:t xml:space="preserve"> criadas, foi utilizado o </w:t>
      </w:r>
      <w:proofErr w:type="spellStart"/>
      <w:r w:rsidR="000B43F3" w:rsidRPr="000B43F3">
        <w:rPr>
          <w:i/>
          <w:iCs w:val="0"/>
        </w:rPr>
        <w:t>operating</w:t>
      </w:r>
      <w:proofErr w:type="spellEnd"/>
      <w:r w:rsidR="000B43F3" w:rsidRPr="000B43F3">
        <w:rPr>
          <w:i/>
          <w:iCs w:val="0"/>
        </w:rPr>
        <w:t xml:space="preserve"> </w:t>
      </w:r>
      <w:proofErr w:type="spellStart"/>
      <w:r w:rsidR="000B43F3" w:rsidRPr="000B43F3">
        <w:rPr>
          <w:i/>
          <w:iCs w:val="0"/>
        </w:rPr>
        <w:t>characteristic</w:t>
      </w:r>
      <w:proofErr w:type="spellEnd"/>
      <w:r w:rsidR="000B43F3" w:rsidRPr="000B43F3">
        <w:rPr>
          <w:i/>
          <w:iCs w:val="0"/>
        </w:rPr>
        <w:t xml:space="preserve"> curve</w:t>
      </w:r>
      <w:r w:rsidR="000B43F3" w:rsidRPr="000B43F3">
        <w:t xml:space="preserve"> (AUC)</w:t>
      </w:r>
      <w:r w:rsidR="00E65D40">
        <w:t>.</w:t>
      </w:r>
    </w:p>
    <w:p w14:paraId="5CF96AA3" w14:textId="57F4FF4E" w:rsidR="00B87B98" w:rsidRDefault="00B87B98" w:rsidP="0053040E">
      <w:pPr>
        <w:pStyle w:val="PargrafodaLista"/>
        <w:numPr>
          <w:ilvl w:val="0"/>
          <w:numId w:val="38"/>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lastRenderedPageBreak/>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 xml:space="preserve">no entendimento do </w:t>
            </w:r>
            <w:r w:rsidR="000662E4">
              <w:lastRenderedPageBreak/>
              <w:t>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lastRenderedPageBreak/>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7C6FB4" w14:textId="77777777" w:rsidR="002656C3" w:rsidRDefault="002656C3" w:rsidP="0080100E">
      <w:r>
        <w:separator/>
      </w:r>
    </w:p>
    <w:p w14:paraId="6DD60B8D" w14:textId="77777777" w:rsidR="002656C3" w:rsidRDefault="002656C3" w:rsidP="0080100E"/>
    <w:p w14:paraId="47862525" w14:textId="77777777" w:rsidR="002656C3" w:rsidRDefault="002656C3" w:rsidP="0080100E"/>
    <w:p w14:paraId="004BDF47" w14:textId="77777777" w:rsidR="002656C3" w:rsidRDefault="002656C3" w:rsidP="0080100E"/>
    <w:p w14:paraId="79C14A4E" w14:textId="77777777" w:rsidR="002656C3" w:rsidRDefault="002656C3" w:rsidP="0080100E"/>
    <w:p w14:paraId="074C964A" w14:textId="77777777" w:rsidR="002656C3" w:rsidRDefault="002656C3" w:rsidP="0080100E"/>
    <w:p w14:paraId="202E51CD" w14:textId="77777777" w:rsidR="002656C3" w:rsidRDefault="002656C3" w:rsidP="0080100E"/>
    <w:p w14:paraId="2C04F2CD" w14:textId="77777777" w:rsidR="002656C3" w:rsidRDefault="002656C3" w:rsidP="0080100E"/>
    <w:p w14:paraId="54E36755" w14:textId="77777777" w:rsidR="002656C3" w:rsidRDefault="002656C3" w:rsidP="0080100E"/>
    <w:p w14:paraId="32FFFEF2" w14:textId="77777777" w:rsidR="002656C3" w:rsidRDefault="002656C3" w:rsidP="0080100E"/>
    <w:p w14:paraId="21E4664E" w14:textId="77777777" w:rsidR="002656C3" w:rsidRDefault="002656C3" w:rsidP="0080100E"/>
    <w:p w14:paraId="52357063" w14:textId="77777777" w:rsidR="002656C3" w:rsidRDefault="002656C3" w:rsidP="0080100E"/>
    <w:p w14:paraId="67256CB1" w14:textId="77777777" w:rsidR="002656C3" w:rsidRDefault="002656C3" w:rsidP="0080100E"/>
    <w:p w14:paraId="21C79D44" w14:textId="77777777" w:rsidR="002656C3" w:rsidRDefault="002656C3" w:rsidP="0080100E"/>
    <w:p w14:paraId="01E900D0" w14:textId="77777777" w:rsidR="002656C3" w:rsidRDefault="002656C3"/>
    <w:p w14:paraId="62D0ED7F" w14:textId="77777777" w:rsidR="002656C3" w:rsidRDefault="002656C3" w:rsidP="009F310A"/>
    <w:p w14:paraId="04341B5A" w14:textId="77777777" w:rsidR="002656C3" w:rsidRDefault="002656C3" w:rsidP="00152AD4"/>
  </w:endnote>
  <w:endnote w:type="continuationSeparator" w:id="0">
    <w:p w14:paraId="3FBA563A" w14:textId="77777777" w:rsidR="002656C3" w:rsidRDefault="002656C3" w:rsidP="0080100E">
      <w:r>
        <w:continuationSeparator/>
      </w:r>
    </w:p>
    <w:p w14:paraId="6A8AC682" w14:textId="77777777" w:rsidR="002656C3" w:rsidRDefault="002656C3" w:rsidP="0080100E"/>
    <w:p w14:paraId="68EE6874" w14:textId="77777777" w:rsidR="002656C3" w:rsidRDefault="002656C3" w:rsidP="0080100E"/>
    <w:p w14:paraId="1D2A1451" w14:textId="77777777" w:rsidR="002656C3" w:rsidRDefault="002656C3" w:rsidP="0080100E"/>
    <w:p w14:paraId="725A29A9" w14:textId="77777777" w:rsidR="002656C3" w:rsidRDefault="002656C3" w:rsidP="0080100E"/>
    <w:p w14:paraId="07FD281E" w14:textId="77777777" w:rsidR="002656C3" w:rsidRDefault="002656C3" w:rsidP="0080100E"/>
    <w:p w14:paraId="15F8B3C9" w14:textId="77777777" w:rsidR="002656C3" w:rsidRDefault="002656C3" w:rsidP="0080100E"/>
    <w:p w14:paraId="0115D1EF" w14:textId="77777777" w:rsidR="002656C3" w:rsidRDefault="002656C3" w:rsidP="0080100E"/>
    <w:p w14:paraId="3D235BDF" w14:textId="77777777" w:rsidR="002656C3" w:rsidRDefault="002656C3" w:rsidP="0080100E"/>
    <w:p w14:paraId="10884DA3" w14:textId="77777777" w:rsidR="002656C3" w:rsidRDefault="002656C3" w:rsidP="0080100E"/>
    <w:p w14:paraId="58171A10" w14:textId="77777777" w:rsidR="002656C3" w:rsidRDefault="002656C3" w:rsidP="0080100E"/>
    <w:p w14:paraId="094FCC54" w14:textId="77777777" w:rsidR="002656C3" w:rsidRDefault="002656C3" w:rsidP="0080100E"/>
    <w:p w14:paraId="555E774C" w14:textId="77777777" w:rsidR="002656C3" w:rsidRDefault="002656C3" w:rsidP="0080100E"/>
    <w:p w14:paraId="24139513" w14:textId="77777777" w:rsidR="002656C3" w:rsidRDefault="002656C3" w:rsidP="0080100E"/>
    <w:p w14:paraId="1E4AB40D" w14:textId="77777777" w:rsidR="002656C3" w:rsidRDefault="002656C3"/>
    <w:p w14:paraId="32EA0867" w14:textId="77777777" w:rsidR="002656C3" w:rsidRDefault="002656C3" w:rsidP="009F310A"/>
    <w:p w14:paraId="57511B4D" w14:textId="77777777" w:rsidR="002656C3" w:rsidRDefault="002656C3"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B7AD84" w14:textId="77777777" w:rsidR="002656C3" w:rsidRDefault="002656C3" w:rsidP="0080100E">
      <w:r>
        <w:separator/>
      </w:r>
    </w:p>
    <w:p w14:paraId="578872D9" w14:textId="77777777" w:rsidR="002656C3" w:rsidRDefault="002656C3" w:rsidP="0080100E"/>
    <w:p w14:paraId="28AADD21" w14:textId="77777777" w:rsidR="002656C3" w:rsidRDefault="002656C3" w:rsidP="0080100E"/>
    <w:p w14:paraId="3DF1FCDA" w14:textId="77777777" w:rsidR="002656C3" w:rsidRDefault="002656C3" w:rsidP="0080100E"/>
    <w:p w14:paraId="077E0413" w14:textId="77777777" w:rsidR="002656C3" w:rsidRDefault="002656C3" w:rsidP="0080100E"/>
    <w:p w14:paraId="086F0E52" w14:textId="77777777" w:rsidR="002656C3" w:rsidRDefault="002656C3"/>
    <w:p w14:paraId="278502DB" w14:textId="77777777" w:rsidR="002656C3" w:rsidRDefault="002656C3" w:rsidP="009F310A"/>
    <w:p w14:paraId="34CB65B3" w14:textId="77777777" w:rsidR="002656C3" w:rsidRDefault="002656C3" w:rsidP="00152AD4"/>
  </w:footnote>
  <w:footnote w:type="continuationSeparator" w:id="0">
    <w:p w14:paraId="51971F86" w14:textId="77777777" w:rsidR="002656C3" w:rsidRDefault="002656C3" w:rsidP="0080100E">
      <w:r>
        <w:continuationSeparator/>
      </w:r>
    </w:p>
    <w:p w14:paraId="2DA1277B" w14:textId="77777777" w:rsidR="002656C3" w:rsidRDefault="002656C3" w:rsidP="0080100E"/>
    <w:p w14:paraId="1A745E52" w14:textId="77777777" w:rsidR="002656C3" w:rsidRDefault="002656C3" w:rsidP="0080100E"/>
    <w:p w14:paraId="7D5331F3" w14:textId="77777777" w:rsidR="002656C3" w:rsidRDefault="002656C3" w:rsidP="0080100E"/>
    <w:p w14:paraId="7BB02006" w14:textId="77777777" w:rsidR="002656C3" w:rsidRDefault="002656C3" w:rsidP="0080100E"/>
    <w:p w14:paraId="2EC983FC" w14:textId="77777777" w:rsidR="002656C3" w:rsidRDefault="002656C3" w:rsidP="0080100E"/>
    <w:p w14:paraId="03D9337E" w14:textId="77777777" w:rsidR="002656C3" w:rsidRDefault="002656C3" w:rsidP="0080100E"/>
    <w:p w14:paraId="3E990D30" w14:textId="77777777" w:rsidR="002656C3" w:rsidRDefault="002656C3" w:rsidP="0080100E"/>
    <w:p w14:paraId="109BCEEB" w14:textId="77777777" w:rsidR="002656C3" w:rsidRDefault="002656C3" w:rsidP="0080100E"/>
    <w:p w14:paraId="445DD71A" w14:textId="77777777" w:rsidR="002656C3" w:rsidRDefault="002656C3" w:rsidP="0080100E"/>
    <w:p w14:paraId="5F11D018" w14:textId="77777777" w:rsidR="002656C3" w:rsidRDefault="002656C3" w:rsidP="0080100E"/>
    <w:p w14:paraId="496905C8" w14:textId="77777777" w:rsidR="002656C3" w:rsidRDefault="002656C3" w:rsidP="0080100E"/>
    <w:p w14:paraId="5D0F940F" w14:textId="77777777" w:rsidR="002656C3" w:rsidRDefault="002656C3" w:rsidP="0080100E"/>
    <w:p w14:paraId="39AFEB73" w14:textId="77777777" w:rsidR="002656C3" w:rsidRDefault="002656C3" w:rsidP="0080100E"/>
    <w:p w14:paraId="2CE8791D" w14:textId="77777777" w:rsidR="002656C3" w:rsidRDefault="002656C3"/>
    <w:p w14:paraId="6D7B1B4F" w14:textId="77777777" w:rsidR="002656C3" w:rsidRDefault="002656C3" w:rsidP="009F310A"/>
    <w:p w14:paraId="26D3945F" w14:textId="77777777" w:rsidR="002656C3" w:rsidRDefault="002656C3"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0"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4"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1"/>
  </w:num>
  <w:num w:numId="4">
    <w:abstractNumId w:val="23"/>
  </w:num>
  <w:num w:numId="5">
    <w:abstractNumId w:val="27"/>
  </w:num>
  <w:num w:numId="6">
    <w:abstractNumId w:val="26"/>
  </w:num>
  <w:num w:numId="7">
    <w:abstractNumId w:val="25"/>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0"/>
  </w:num>
  <w:num w:numId="12">
    <w:abstractNumId w:val="18"/>
  </w:num>
  <w:num w:numId="13">
    <w:abstractNumId w:val="28"/>
  </w:num>
  <w:num w:numId="14">
    <w:abstractNumId w:val="12"/>
  </w:num>
  <w:num w:numId="15">
    <w:abstractNumId w:val="19"/>
  </w:num>
  <w:num w:numId="16">
    <w:abstractNumId w:val="28"/>
  </w:num>
  <w:num w:numId="17">
    <w:abstractNumId w:val="28"/>
  </w:num>
  <w:num w:numId="18">
    <w:abstractNumId w:val="21"/>
  </w:num>
  <w:num w:numId="19">
    <w:abstractNumId w:val="21"/>
  </w:num>
  <w:num w:numId="20">
    <w:abstractNumId w:val="21"/>
  </w:num>
  <w:num w:numId="21">
    <w:abstractNumId w:val="21"/>
  </w:num>
  <w:num w:numId="22">
    <w:abstractNumId w:val="21"/>
  </w:num>
  <w:num w:numId="23">
    <w:abstractNumId w:val="8"/>
  </w:num>
  <w:num w:numId="24">
    <w:abstractNumId w:val="2"/>
  </w:num>
  <w:num w:numId="25">
    <w:abstractNumId w:val="10"/>
  </w:num>
  <w:num w:numId="26">
    <w:abstractNumId w:val="14"/>
  </w:num>
  <w:num w:numId="27">
    <w:abstractNumId w:val="15"/>
  </w:num>
  <w:num w:numId="28">
    <w:abstractNumId w:val="3"/>
  </w:num>
  <w:num w:numId="29">
    <w:abstractNumId w:val="21"/>
  </w:num>
  <w:num w:numId="30">
    <w:abstractNumId w:val="7"/>
  </w:num>
  <w:num w:numId="31">
    <w:abstractNumId w:val="11"/>
  </w:num>
  <w:num w:numId="32">
    <w:abstractNumId w:val="5"/>
  </w:num>
  <w:num w:numId="33">
    <w:abstractNumId w:val="22"/>
  </w:num>
  <w:num w:numId="34">
    <w:abstractNumId w:val="17"/>
  </w:num>
  <w:num w:numId="35">
    <w:abstractNumId w:val="13"/>
  </w:num>
  <w:num w:numId="36">
    <w:abstractNumId w:val="29"/>
  </w:num>
  <w:num w:numId="37">
    <w:abstractNumId w:val="16"/>
  </w:num>
  <w:num w:numId="38">
    <w:abstractNumId w:val="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6881"/>
    <w:rsid w:val="000069A5"/>
    <w:rsid w:val="00007E27"/>
    <w:rsid w:val="0001141D"/>
    <w:rsid w:val="000118EE"/>
    <w:rsid w:val="00011D1C"/>
    <w:rsid w:val="00016710"/>
    <w:rsid w:val="00025BC5"/>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6503"/>
    <w:rsid w:val="000B1589"/>
    <w:rsid w:val="000B43F3"/>
    <w:rsid w:val="000B7BD9"/>
    <w:rsid w:val="000B7EF7"/>
    <w:rsid w:val="000C049F"/>
    <w:rsid w:val="000C396C"/>
    <w:rsid w:val="000C4C09"/>
    <w:rsid w:val="000C619D"/>
    <w:rsid w:val="000D1CE9"/>
    <w:rsid w:val="000D4B14"/>
    <w:rsid w:val="000E08FD"/>
    <w:rsid w:val="000E1D95"/>
    <w:rsid w:val="000E38E4"/>
    <w:rsid w:val="000E7C35"/>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29B"/>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B28A3"/>
    <w:rsid w:val="001B337E"/>
    <w:rsid w:val="001B3EC7"/>
    <w:rsid w:val="001C3942"/>
    <w:rsid w:val="001C3DD0"/>
    <w:rsid w:val="001D208F"/>
    <w:rsid w:val="001D5A80"/>
    <w:rsid w:val="001E0A1A"/>
    <w:rsid w:val="001E1F73"/>
    <w:rsid w:val="001E4C5D"/>
    <w:rsid w:val="001E5816"/>
    <w:rsid w:val="001F2A84"/>
    <w:rsid w:val="001F5A21"/>
    <w:rsid w:val="0020033C"/>
    <w:rsid w:val="00201E61"/>
    <w:rsid w:val="0020708D"/>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512A"/>
    <w:rsid w:val="00257F87"/>
    <w:rsid w:val="00261ACE"/>
    <w:rsid w:val="00261EE2"/>
    <w:rsid w:val="00263DDD"/>
    <w:rsid w:val="0026450D"/>
    <w:rsid w:val="002645B0"/>
    <w:rsid w:val="00265538"/>
    <w:rsid w:val="002656C3"/>
    <w:rsid w:val="002657F3"/>
    <w:rsid w:val="002669F5"/>
    <w:rsid w:val="002736FC"/>
    <w:rsid w:val="00275D20"/>
    <w:rsid w:val="0028169A"/>
    <w:rsid w:val="00285410"/>
    <w:rsid w:val="002873FC"/>
    <w:rsid w:val="0029277B"/>
    <w:rsid w:val="002951C2"/>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50CD"/>
    <w:rsid w:val="002F6935"/>
    <w:rsid w:val="002F6BE8"/>
    <w:rsid w:val="002F7588"/>
    <w:rsid w:val="003012AF"/>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64E6"/>
    <w:rsid w:val="00360AD6"/>
    <w:rsid w:val="00362D8A"/>
    <w:rsid w:val="00363B83"/>
    <w:rsid w:val="003679F5"/>
    <w:rsid w:val="003711B8"/>
    <w:rsid w:val="0037700F"/>
    <w:rsid w:val="003771D9"/>
    <w:rsid w:val="003771F4"/>
    <w:rsid w:val="003776B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F59"/>
    <w:rsid w:val="00413F67"/>
    <w:rsid w:val="00414DB8"/>
    <w:rsid w:val="00417CDC"/>
    <w:rsid w:val="00420799"/>
    <w:rsid w:val="00420B24"/>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421"/>
    <w:rsid w:val="004A3A38"/>
    <w:rsid w:val="004A3C17"/>
    <w:rsid w:val="004A66A0"/>
    <w:rsid w:val="004B0490"/>
    <w:rsid w:val="004B1015"/>
    <w:rsid w:val="004B10AD"/>
    <w:rsid w:val="004B21BF"/>
    <w:rsid w:val="004B4715"/>
    <w:rsid w:val="004C258B"/>
    <w:rsid w:val="004C5AB3"/>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2A14"/>
    <w:rsid w:val="00602D3F"/>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DDB"/>
    <w:rsid w:val="009634F0"/>
    <w:rsid w:val="00963EBC"/>
    <w:rsid w:val="0097052D"/>
    <w:rsid w:val="00971385"/>
    <w:rsid w:val="009749D2"/>
    <w:rsid w:val="009751B6"/>
    <w:rsid w:val="0097624C"/>
    <w:rsid w:val="009765AA"/>
    <w:rsid w:val="00976999"/>
    <w:rsid w:val="00977D20"/>
    <w:rsid w:val="00992898"/>
    <w:rsid w:val="009933CD"/>
    <w:rsid w:val="009952AB"/>
    <w:rsid w:val="00995886"/>
    <w:rsid w:val="00996911"/>
    <w:rsid w:val="009972B4"/>
    <w:rsid w:val="009A219E"/>
    <w:rsid w:val="009A3E26"/>
    <w:rsid w:val="009C0BCD"/>
    <w:rsid w:val="009C1497"/>
    <w:rsid w:val="009C3028"/>
    <w:rsid w:val="009D0E14"/>
    <w:rsid w:val="009D1033"/>
    <w:rsid w:val="009D157F"/>
    <w:rsid w:val="009D23B5"/>
    <w:rsid w:val="009D3C7F"/>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5487"/>
    <w:rsid w:val="00AE6B7A"/>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467C"/>
    <w:rsid w:val="00BA5F0F"/>
    <w:rsid w:val="00BB2B89"/>
    <w:rsid w:val="00BB5FC0"/>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E10"/>
    <w:rsid w:val="00C34F8D"/>
    <w:rsid w:val="00C3617C"/>
    <w:rsid w:val="00C36200"/>
    <w:rsid w:val="00C4033A"/>
    <w:rsid w:val="00C4036E"/>
    <w:rsid w:val="00C415DA"/>
    <w:rsid w:val="00C42379"/>
    <w:rsid w:val="00C44F0E"/>
    <w:rsid w:val="00C4780B"/>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A076D"/>
    <w:rsid w:val="00CA0DDE"/>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D0B"/>
    <w:rsid w:val="00CD6D8F"/>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0DD"/>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233E2"/>
    <w:rsid w:val="00E30761"/>
    <w:rsid w:val="00E31CC1"/>
    <w:rsid w:val="00E324C2"/>
    <w:rsid w:val="00E32B41"/>
    <w:rsid w:val="00E35AB7"/>
    <w:rsid w:val="00E360C9"/>
    <w:rsid w:val="00E37445"/>
    <w:rsid w:val="00E377FC"/>
    <w:rsid w:val="00E4071D"/>
    <w:rsid w:val="00E40A80"/>
    <w:rsid w:val="00E40D0B"/>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5C52"/>
    <w:rsid w:val="00E863CD"/>
    <w:rsid w:val="00E9095F"/>
    <w:rsid w:val="00E95675"/>
    <w:rsid w:val="00E974DB"/>
    <w:rsid w:val="00EA2B72"/>
    <w:rsid w:val="00EA567B"/>
    <w:rsid w:val="00EB08F0"/>
    <w:rsid w:val="00EB1D0E"/>
    <w:rsid w:val="00EB54BE"/>
    <w:rsid w:val="00EB7BC8"/>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12A39"/>
    <w:rsid w:val="00F13211"/>
    <w:rsid w:val="00F13431"/>
    <w:rsid w:val="00F135CF"/>
    <w:rsid w:val="00F16FE4"/>
    <w:rsid w:val="00F3365D"/>
    <w:rsid w:val="00F34B49"/>
    <w:rsid w:val="00F34FC3"/>
    <w:rsid w:val="00F35A56"/>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D3C7F"/>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3C43F5-89B1-4F6C-AE28-479581363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1</TotalTime>
  <Pages>33</Pages>
  <Words>11846</Words>
  <Characters>63969</Characters>
  <Application>Microsoft Office Word</Application>
  <DocSecurity>0</DocSecurity>
  <Lines>533</Lines>
  <Paragraphs>15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566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96</cp:revision>
  <cp:lastPrinted>2003-10-22T01:33:00Z</cp:lastPrinted>
  <dcterms:created xsi:type="dcterms:W3CDTF">2018-05-30T22:47:00Z</dcterms:created>
  <dcterms:modified xsi:type="dcterms:W3CDTF">2020-06-01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